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commentRangeStart w:id="0"/>
      <w:commentRangeStart w:id="1"/>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commentRangeEnd w:id="0"/>
      <w:r w:rsidR="002853D9">
        <w:rPr>
          <w:rStyle w:val="CommentReference"/>
        </w:rPr>
        <w:commentReference w:id="0"/>
      </w:r>
      <w:commentRangeEnd w:id="1"/>
      <w:r w:rsidR="00080E55">
        <w:rPr>
          <w:rStyle w:val="CommentReference"/>
        </w:rPr>
        <w:commentReference w:id="1"/>
      </w:r>
    </w:p>
    <w:p w14:paraId="08A66BCB" w14:textId="79BE6F5B"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commentRangeStart w:id="2"/>
      <w:commentRangeStart w:id="3"/>
      <w:r w:rsidRPr="00117673">
        <w:rPr>
          <w:rFonts w:ascii="Verdana" w:hAnsi="Verdana"/>
        </w:rPr>
        <w:t>Unlike previous approaches</w:t>
      </w:r>
      <w:commentRangeEnd w:id="2"/>
      <w:r w:rsidR="00B43E8E">
        <w:rPr>
          <w:rStyle w:val="CommentReference"/>
        </w:rPr>
        <w:commentReference w:id="2"/>
      </w:r>
      <w:commentRangeEnd w:id="3"/>
      <w:r w:rsidR="00194022">
        <w:rPr>
          <w:rStyle w:val="CommentReference"/>
        </w:rPr>
        <w:commentReference w:id="3"/>
      </w:r>
      <w:ins w:id="4" w:author="Aayush Nepal" w:date="2024-11-26T19:15:00Z" w16du:dateUtc="2024-11-26T18:15:00Z">
        <w:r w:rsidR="00194022">
          <w:rPr>
            <w:rFonts w:ascii="Verdana" w:hAnsi="Verdana"/>
          </w:rPr>
          <w:t xml:space="preserve"> Unlike methods requiring 3D bone models</w:t>
        </w:r>
      </w:ins>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del w:id="5" w:author="Aayush Nepal" w:date="2024-11-26T20:06:00Z" w16du:dateUtc="2024-11-26T19:06:00Z">
        <w:r w:rsidRPr="00117673" w:rsidDel="00B365EC">
          <w:rPr>
            <w:rFonts w:ascii="Verdana" w:hAnsi="Verdana"/>
          </w:rPr>
          <w:delText xml:space="preserve"> </w:delText>
        </w:r>
        <w:commentRangeStart w:id="6"/>
        <w:commentRangeStart w:id="7"/>
        <w:r w:rsidRPr="00117673" w:rsidDel="00B365EC">
          <w:rPr>
            <w:rFonts w:ascii="Verdana" w:hAnsi="Verdana"/>
          </w:rPr>
          <w:delText xml:space="preserve">The primary objective was to develop </w:delText>
        </w:r>
        <w:r w:rsidR="00B43E8E" w:rsidDel="00B365EC">
          <w:rPr>
            <w:rFonts w:ascii="Verdana" w:hAnsi="Verdana"/>
          </w:rPr>
          <w:delText>a</w:delText>
        </w:r>
        <w:r w:rsidR="00B43E8E" w:rsidRPr="00117673" w:rsidDel="00B365EC">
          <w:rPr>
            <w:rFonts w:ascii="Verdana" w:hAnsi="Verdana"/>
          </w:rPr>
          <w:delText xml:space="preserve"> </w:delText>
        </w:r>
        <w:r w:rsidRPr="00117673" w:rsidDel="00B365EC">
          <w:rPr>
            <w:rFonts w:ascii="Verdana" w:hAnsi="Verdana"/>
          </w:rPr>
          <w:delText xml:space="preserve">bone tracking method with minimal manual </w:delText>
        </w:r>
        <w:r w:rsidR="00B43E8E" w:rsidDel="00B365EC">
          <w:rPr>
            <w:rFonts w:ascii="Verdana" w:hAnsi="Verdana"/>
          </w:rPr>
          <w:delText>interaction</w:delText>
        </w:r>
        <w:r w:rsidR="00B43E8E" w:rsidRPr="00117673" w:rsidDel="00B365EC">
          <w:rPr>
            <w:rFonts w:ascii="Verdana" w:hAnsi="Verdana"/>
          </w:rPr>
          <w:delText xml:space="preserve"> </w:delText>
        </w:r>
        <w:r w:rsidRPr="00117673" w:rsidDel="00B365EC">
          <w:rPr>
            <w:rFonts w:ascii="Verdana" w:hAnsi="Verdana"/>
          </w:rPr>
          <w:delText>requirement</w:delText>
        </w:r>
        <w:commentRangeEnd w:id="6"/>
        <w:r w:rsidR="00B43E8E" w:rsidDel="00B365EC">
          <w:rPr>
            <w:rStyle w:val="CommentReference"/>
          </w:rPr>
          <w:commentReference w:id="6"/>
        </w:r>
      </w:del>
      <w:commentRangeEnd w:id="7"/>
      <w:r w:rsidR="00B365EC">
        <w:rPr>
          <w:rStyle w:val="CommentReference"/>
        </w:rPr>
        <w:commentReference w:id="7"/>
      </w:r>
      <w:r w:rsidRPr="00117673">
        <w:rPr>
          <w:rFonts w:ascii="Verdana" w:hAnsi="Verdana"/>
        </w:rPr>
        <w:t>.</w:t>
      </w:r>
      <w:ins w:id="8" w:author="Aayush Nepal" w:date="2024-11-26T20:07:00Z" w16du:dateUtc="2024-11-26T19:07:00Z">
        <w:r w:rsidR="00B365EC">
          <w:rPr>
            <w:rFonts w:ascii="Verdana" w:hAnsi="Verdana"/>
          </w:rPr>
          <w:t xml:space="preserve"> </w:t>
        </w:r>
      </w:ins>
      <w:ins w:id="9" w:author="Aayush Nepal" w:date="2024-11-26T20:07:00Z">
        <w:r w:rsidR="00B365EC" w:rsidRPr="00B365EC">
          <w:rPr>
            <w:rFonts w:ascii="Verdana" w:hAnsi="Verdana"/>
          </w:rPr>
          <w:t>The primary objective was to develop and validate a bone tracking method that can reliably extract bone motion parameters directly from dynamic MRI sequences</w:t>
        </w:r>
      </w:ins>
      <w:ins w:id="10" w:author="Aayush Nepal" w:date="2024-11-26T20:07:00Z" w16du:dateUtc="2024-11-26T19:07:00Z">
        <w:r w:rsidR="00B365EC">
          <w:rPr>
            <w:rFonts w:ascii="Verdana" w:hAnsi="Verdana"/>
          </w:rPr>
          <w:t xml:space="preserve">. </w:t>
        </w:r>
      </w:ins>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w:t>
      </w:r>
      <w:r w:rsidRPr="5FE521F8">
        <w:rPr>
          <w:rFonts w:ascii="Verdana" w:hAnsi="Verdana"/>
        </w:rPr>
        <w:lastRenderedPageBreak/>
        <w:t xml:space="preserve">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1"/>
      <w:commentRangeStart w:id="12"/>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1"/>
      <w:r w:rsidR="00CE6183">
        <w:rPr>
          <w:rStyle w:val="CommentReference"/>
        </w:rPr>
        <w:commentReference w:id="11"/>
      </w:r>
      <w:commentRangeEnd w:id="12"/>
      <w:r w:rsidR="00DF1163">
        <w:rPr>
          <w:rStyle w:val="CommentReference"/>
        </w:rPr>
        <w:commentReference w:id="12"/>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3"/>
      <w:commentRangeStart w:id="14"/>
      <w:r w:rsidR="6F01215C" w:rsidRPr="5FE521F8">
        <w:rPr>
          <w:rFonts w:ascii="Verdana" w:eastAsia="Verdana" w:hAnsi="Verdana" w:cs="Verdana"/>
        </w:rPr>
        <w:t xml:space="preserve">This process was repeated for the entire range of motion, </w:t>
      </w:r>
      <w:commentRangeEnd w:id="13"/>
      <w:r w:rsidR="00CE6183">
        <w:rPr>
          <w:rStyle w:val="CommentReference"/>
        </w:rPr>
        <w:commentReference w:id="13"/>
      </w:r>
      <w:commentRangeEnd w:id="14"/>
      <w:r w:rsidR="00160333">
        <w:rPr>
          <w:rStyle w:val="CommentReference"/>
        </w:rPr>
        <w:commentReference w:id="14"/>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w:t>
      </w:r>
      <w:r w:rsidR="00D96E61">
        <w:rPr>
          <w:rFonts w:ascii="Verdana" w:eastAsia="Verdana" w:hAnsi="Verdana" w:cs="Verdana"/>
        </w:rPr>
        <w:lastRenderedPageBreak/>
        <w:t>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62A35594"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7206C2">
        <w:rPr>
          <w:rFonts w:ascii="Verdana" w:eastAsia="Verdana" w:hAnsi="Verdana" w:cs="Verdana"/>
        </w:rPr>
        <w:t>For the connected component labeling</w:t>
      </w:r>
      <w:r w:rsidR="004766A3" w:rsidRPr="004766A3">
        <w:rPr>
          <w:rFonts w:ascii="Verdana" w:eastAsia="Verdana" w:hAnsi="Verdana" w:cs="Verdana"/>
        </w:rPr>
        <w:t xml:space="preserve">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w:t>
      </w:r>
      <w:commentRangeStart w:id="15"/>
      <w:r w:rsidR="004766A3" w:rsidRPr="004766A3">
        <w:rPr>
          <w:rFonts w:ascii="Verdana" w:eastAsia="Verdana" w:hAnsi="Verdana" w:cs="Verdana"/>
        </w:rPr>
        <w:t xml:space="preserve">. </w:t>
      </w:r>
      <w:commentRangeStart w:id="16"/>
      <w:r w:rsidR="004766A3" w:rsidRPr="004766A3">
        <w:rPr>
          <w:rFonts w:ascii="Verdana" w:eastAsia="Verdana" w:hAnsi="Verdana" w:cs="Verdana"/>
        </w:rPr>
        <w:t xml:space="preserve">These settings </w:t>
      </w:r>
      <w:commentRangeEnd w:id="16"/>
      <w:r w:rsidR="007206C2">
        <w:rPr>
          <w:rStyle w:val="CommentReference"/>
        </w:rPr>
        <w:commentReference w:id="16"/>
      </w:r>
      <w:r w:rsidR="004766A3" w:rsidRPr="004766A3">
        <w:rPr>
          <w:rFonts w:ascii="Verdana" w:eastAsia="Verdana" w:hAnsi="Verdana" w:cs="Verdana"/>
        </w:rPr>
        <w:t xml:space="preserve">were carefully tuned to ensure that each bone's interior edge was consistently identified as a single, continuous </w:t>
      </w:r>
      <w:r w:rsidR="004766A3" w:rsidRPr="004766A3">
        <w:rPr>
          <w:rFonts w:ascii="Verdana" w:eastAsia="Verdana" w:hAnsi="Verdana" w:cs="Verdana"/>
        </w:rPr>
        <w:lastRenderedPageBreak/>
        <w:t>component across the entire image stack</w:t>
      </w:r>
      <w:commentRangeEnd w:id="15"/>
      <w:r w:rsidR="00586370">
        <w:rPr>
          <w:rStyle w:val="CommentReference"/>
        </w:rPr>
        <w:commentReference w:id="15"/>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7"/>
      <w:commentRangeStart w:id="18"/>
      <w:r w:rsidR="006F50D0" w:rsidRPr="006F50D0">
        <w:rPr>
          <w:rFonts w:ascii="Verdana" w:eastAsia="Verdana" w:hAnsi="Verdana" w:cs="Verdana"/>
        </w:rPr>
        <w:t xml:space="preserve">once </w:t>
      </w:r>
      <w:commentRangeEnd w:id="17"/>
      <w:r w:rsidR="00F704F5">
        <w:rPr>
          <w:rStyle w:val="CommentReference"/>
        </w:rPr>
        <w:commentReference w:id="17"/>
      </w:r>
      <w:commentRangeEnd w:id="18"/>
      <w:r w:rsidR="00601B08">
        <w:rPr>
          <w:rStyle w:val="CommentReference"/>
        </w:rPr>
        <w:commentReference w:id="18"/>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9"/>
      <w:commentRangeStart w:id="20"/>
      <w:r w:rsidR="00E763D1" w:rsidRPr="00E763D1">
        <w:rPr>
          <w:rFonts w:ascii="Verdana" w:eastAsia="Verdana" w:hAnsi="Verdana" w:cs="Verdana"/>
        </w:rPr>
        <w:t xml:space="preserve">80 equidistant points </w:t>
      </w:r>
      <w:commentRangeEnd w:id="19"/>
      <w:r w:rsidR="00F704F5">
        <w:rPr>
          <w:rStyle w:val="CommentReference"/>
        </w:rPr>
        <w:commentReference w:id="19"/>
      </w:r>
      <w:commentRangeEnd w:id="20"/>
      <w:r w:rsidR="00601B08">
        <w:rPr>
          <w:rStyle w:val="CommentReference"/>
        </w:rPr>
        <w:commentReference w:id="20"/>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34D74FD2"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w:t>
      </w:r>
      <w:commentRangeStart w:id="21"/>
      <w:commentRangeEnd w:id="21"/>
      <w:r w:rsidR="007206C2">
        <w:rPr>
          <w:rStyle w:val="CommentReference"/>
        </w:rPr>
        <w:commentReference w:id="21"/>
      </w:r>
      <w:r w:rsidR="00C357D9" w:rsidRPr="00C357D9">
        <w:rPr>
          <w:rFonts w:ascii="Verdana" w:eastAsia="Verdana" w:hAnsi="Verdana" w:cs="Verdana"/>
        </w:rPr>
        <w:t>can be transformed to align with the bone edge at any point during the motion cycle through the computation of optimal transformation parameters.</w:t>
      </w:r>
    </w:p>
    <w:p w14:paraId="71954DB6" w14:textId="431DE96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 This function quantifie</w:t>
      </w:r>
      <w:r w:rsidR="007206C2">
        <w:rPr>
          <w:rFonts w:ascii="Verdana" w:eastAsia="Verdana" w:hAnsi="Verdana" w:cs="Verdana"/>
        </w:rPr>
        <w:t>d</w:t>
      </w:r>
      <w:r w:rsidR="00CC7AB8">
        <w:rPr>
          <w:rFonts w:ascii="Verdana" w:eastAsia="Verdana" w:hAnsi="Verdana" w:cs="Verdana"/>
        </w:rPr>
        <w:t xml:space="preserve">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w:t>
      </w:r>
      <w:commentRangeStart w:id="22"/>
      <w:r w:rsidR="00CC7AB8">
        <w:rPr>
          <w:rFonts w:ascii="Verdana" w:eastAsia="Verdana" w:hAnsi="Verdana" w:cs="Verdana"/>
        </w:rPr>
        <w:t xml:space="preserve">between </w:t>
      </w:r>
      <w:r w:rsidR="00C554DB">
        <w:rPr>
          <w:rFonts w:ascii="Verdana" w:eastAsia="Verdana" w:hAnsi="Verdana" w:cs="Verdana"/>
        </w:rPr>
        <w:t>the target frame and transformed fram</w:t>
      </w:r>
      <w:commentRangeEnd w:id="22"/>
      <w:r w:rsidR="007206C2">
        <w:rPr>
          <w:rStyle w:val="CommentReference"/>
        </w:rPr>
        <w:commentReference w:id="22"/>
      </w:r>
      <w:r w:rsidR="00C554DB">
        <w:rPr>
          <w:rFonts w:ascii="Verdana" w:eastAsia="Verdana" w:hAnsi="Verdana" w:cs="Verdana"/>
        </w:rPr>
        <w:t xml:space="preserve">e, with a perfect alignment resulting in an output of 0. T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commentRangeStart w:id="23"/>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commentRangeEnd w:id="23"/>
      <w:r w:rsidR="007206C2">
        <w:rPr>
          <w:rStyle w:val="CommentReference"/>
        </w:rPr>
        <w:commentReference w:id="23"/>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w:t>
      </w:r>
      <w:r w:rsidRPr="00EB5D3C">
        <w:rPr>
          <w:rFonts w:ascii="Verdana" w:hAnsi="Verdana"/>
        </w:rPr>
        <w:lastRenderedPageBreak/>
        <w:t xml:space="preserve">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358FBB64" w14:textId="18612A8F" w:rsidR="00D66E4B" w:rsidRDefault="00D66E4B" w:rsidP="00EB5D3C">
      <w:pPr>
        <w:spacing w:line="360" w:lineRule="auto"/>
        <w:jc w:val="both"/>
        <w:rPr>
          <w:rFonts w:ascii="Verdana" w:hAnsi="Verdana"/>
        </w:rPr>
      </w:pPr>
      <w:commentRangeStart w:id="24"/>
      <w:r w:rsidRPr="00D66E4B">
        <w:rPr>
          <w:rFonts w:ascii="Verdana" w:hAnsi="Verdana"/>
        </w:rPr>
        <w:t>The tracking accuracy of 0.40 ± 0.02 mm achieved by our algorithm demonstrates successful bone edge tracking directly from 2D CINE MRI data during controlled knee motion. This precision, coupled with the consistently lower standard deviations in measurements compared to manual segmentation, suggests enhanced measurement reliability. The strong symmetry observed in centroid-based distances between flexion and extension phases further supports the robustness of our tracking method throughout the complete motion cycle. From a practical standpoint, the reduction in processing time from approximately 15 to 5 minutes per dataset while maintaining high measurement precision demonstrates the value of our semi-automated approach.</w:t>
      </w:r>
      <w:commentRangeEnd w:id="24"/>
      <w:r w:rsidR="00BA078A">
        <w:rPr>
          <w:rStyle w:val="CommentReference"/>
        </w:rPr>
        <w:commentReference w:id="24"/>
      </w:r>
    </w:p>
    <w:p w14:paraId="4732E4E7" w14:textId="637634B0"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establishes a foundation for detecting subtle variations in joint motion patterns. </w:t>
      </w:r>
      <w:commentRangeStart w:id="25"/>
      <w:r w:rsidR="003D7385" w:rsidRPr="003D7385">
        <w:rPr>
          <w:rFonts w:ascii="Verdana" w:hAnsi="Verdana"/>
        </w:rPr>
        <w:t>However, we acknowledge that a larger sample size would strengthen these findings and allow for greater generalizability</w:t>
      </w:r>
      <w:r w:rsidR="003D7385">
        <w:rPr>
          <w:rFonts w:ascii="Verdana" w:hAnsi="Verdana"/>
        </w:rPr>
        <w:t>.</w:t>
      </w:r>
      <w:r w:rsidR="003D7385" w:rsidRPr="003D7385">
        <w:rPr>
          <w:rFonts w:ascii="Verdana" w:hAnsi="Verdana"/>
        </w:rPr>
        <w:t xml:space="preserve"> </w:t>
      </w:r>
      <w:commentRangeEnd w:id="25"/>
      <w:r w:rsidR="00BA078A">
        <w:rPr>
          <w:rStyle w:val="CommentReference"/>
        </w:rPr>
        <w:commentReference w:id="25"/>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w:t>
      </w:r>
      <w:r w:rsidRPr="000B180A">
        <w:rPr>
          <w:rFonts w:ascii="Verdana" w:hAnsi="Verdana"/>
        </w:rPr>
        <w:lastRenderedPageBreak/>
        <w:t xml:space="preserve">Our method's precision could potentially detect such subtle deviations from normal motion patterns. </w:t>
      </w:r>
      <w:commentRangeStart w:id="26"/>
      <w:r w:rsidRPr="000B180A">
        <w:rPr>
          <w:rFonts w:ascii="Verdana" w:hAnsi="Verdana"/>
        </w:rPr>
        <w:t>Furthermore, our setup's capability to acquire measurements under loaded conditions could enhance the detection of these differences, as mechanical loading has been shown to amplify variations in joint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tsjQFWBi","properties":{"formattedCitation":"[17]","plainCitation":"[17]","noteIndex":0},"citationItems":[{"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324D19">
        <w:rPr>
          <w:rFonts w:ascii="Verdana" w:hAnsi="Verdana"/>
        </w:rPr>
        <w:fldChar w:fldCharType="separate"/>
      </w:r>
      <w:r w:rsidR="00324D19" w:rsidRPr="00324D19">
        <w:rPr>
          <w:rFonts w:ascii="Verdana" w:hAnsi="Verdana"/>
        </w:rPr>
        <w:t>[17]</w:t>
      </w:r>
      <w:r w:rsidR="00324D19">
        <w:rPr>
          <w:rFonts w:ascii="Verdana" w:hAnsi="Verdana"/>
        </w:rPr>
        <w:fldChar w:fldCharType="end"/>
      </w:r>
      <w:r w:rsidRPr="000B180A">
        <w:rPr>
          <w:rFonts w:ascii="Verdana" w:hAnsi="Verdana"/>
        </w:rPr>
        <w:t xml:space="preserve">. </w:t>
      </w:r>
      <w:commentRangeEnd w:id="26"/>
      <w:r w:rsidR="0072100A">
        <w:rPr>
          <w:rStyle w:val="CommentReference"/>
        </w:rPr>
        <w:commentReference w:id="26"/>
      </w:r>
      <w:r w:rsidRPr="000B180A">
        <w:rPr>
          <w:rFonts w:ascii="Verdana" w:hAnsi="Verdana"/>
        </w:rPr>
        <w:t>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r>
      <w:proofErr w:type="spellStart"/>
      <w:r w:rsidR="000220B4" w:rsidRPr="000220B4">
        <w:t>Postolka</w:t>
      </w:r>
      <w:proofErr w:type="spellEnd"/>
      <w:r w:rsidR="000220B4" w:rsidRPr="000220B4">
        <w:t xml:space="preserve"> B, Taylor WR, </w:t>
      </w:r>
      <w:proofErr w:type="spellStart"/>
      <w:r w:rsidR="000220B4" w:rsidRPr="000220B4">
        <w:t>Dätwyler</w:t>
      </w:r>
      <w:proofErr w:type="spellEnd"/>
      <w:r w:rsidR="000220B4" w:rsidRPr="000220B4">
        <w:t xml:space="preserve"> K, Heller MO, List R, Schütz P. Interpretation of natural </w:t>
      </w:r>
      <w:proofErr w:type="spellStart"/>
      <w:r w:rsidR="000220B4" w:rsidRPr="000220B4">
        <w:t>tibio</w:t>
      </w:r>
      <w:proofErr w:type="spellEnd"/>
      <w:r w:rsidR="000220B4" w:rsidRPr="000220B4">
        <w:t>-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Bibliography"/>
      </w:pPr>
      <w:r w:rsidRPr="000220B4">
        <w:t>2</w:t>
      </w:r>
      <w:proofErr w:type="gramStart"/>
      <w:r w:rsidRPr="000220B4">
        <w:t xml:space="preserve">. </w:t>
      </w:r>
      <w:r w:rsidRPr="000220B4">
        <w:tab/>
        <w:t>Kaufman</w:t>
      </w:r>
      <w:proofErr w:type="gramEnd"/>
      <w:r w:rsidRPr="000220B4">
        <w:t xml:space="preserve"> KR, Hughes C, Morrey BF, Morrey M, An </w:t>
      </w:r>
      <w:proofErr w:type="gramStart"/>
      <w:r w:rsidRPr="000220B4">
        <w:t>KN. Gait characteristics of patients</w:t>
      </w:r>
      <w:proofErr w:type="gramEnd"/>
      <w:r w:rsidRPr="000220B4">
        <w:t xml:space="preserve"> with knee osteoarthritis. Journal of Biomechanics 2001; 34 :907–15. https://doi.org/10.1016/S0021-9290(01)00036-7</w:t>
      </w:r>
    </w:p>
    <w:p w14:paraId="756455FF" w14:textId="77777777" w:rsidR="000220B4" w:rsidRPr="000220B4" w:rsidRDefault="000220B4" w:rsidP="000220B4">
      <w:pPr>
        <w:pStyle w:val="Bibliography"/>
      </w:pPr>
      <w:r w:rsidRPr="000220B4">
        <w:t>3</w:t>
      </w:r>
      <w:proofErr w:type="gramStart"/>
      <w:r w:rsidRPr="000220B4">
        <w:t xml:space="preserve">. </w:t>
      </w:r>
      <w:r w:rsidRPr="000220B4">
        <w:tab/>
      </w:r>
      <w:proofErr w:type="spellStart"/>
      <w:r w:rsidRPr="000220B4">
        <w:t>Astephen</w:t>
      </w:r>
      <w:proofErr w:type="spellEnd"/>
      <w:proofErr w:type="gramEnd"/>
      <w:r w:rsidRPr="000220B4">
        <w:t xml:space="preserve"> JL, Deluzio KJ, Caldwell GE, Dunbar MJ. Biomechanical changes at the hip, knee, and ankle joints during gait are associated with knee osteoarthritis severity. Journal </w:t>
      </w:r>
      <w:proofErr w:type="spellStart"/>
      <w:r w:rsidRPr="000220B4">
        <w:t>Orthopaedic</w:t>
      </w:r>
      <w:proofErr w:type="spellEnd"/>
      <w:r w:rsidRPr="000220B4">
        <w:t xml:space="preserve"> Research 2008; 26 :332–41. https://doi.org/10.1002/jor.20496</w:t>
      </w:r>
    </w:p>
    <w:p w14:paraId="25441E96" w14:textId="77777777" w:rsidR="000220B4" w:rsidRPr="000220B4" w:rsidRDefault="000220B4" w:rsidP="000220B4">
      <w:pPr>
        <w:pStyle w:val="Bibliography"/>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Bibliography"/>
      </w:pPr>
      <w:r w:rsidRPr="000220B4">
        <w:t>5</w:t>
      </w:r>
      <w:proofErr w:type="gramStart"/>
      <w:r w:rsidRPr="000220B4">
        <w:t xml:space="preserve">. </w:t>
      </w:r>
      <w:r w:rsidRPr="000220B4">
        <w:tab/>
        <w:t>Georgoulis</w:t>
      </w:r>
      <w:proofErr w:type="gramEnd"/>
      <w:r w:rsidRPr="000220B4">
        <w:t xml:space="preserve"> AD, </w:t>
      </w:r>
      <w:proofErr w:type="spellStart"/>
      <w:r w:rsidRPr="000220B4">
        <w:t>Papadonikolakis</w:t>
      </w:r>
      <w:proofErr w:type="spellEnd"/>
      <w:r w:rsidRPr="000220B4">
        <w:t xml:space="preserve">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Bibliography"/>
      </w:pPr>
      <w:r w:rsidRPr="000220B4">
        <w:lastRenderedPageBreak/>
        <w:t>6</w:t>
      </w:r>
      <w:proofErr w:type="gramStart"/>
      <w:r w:rsidRPr="000220B4">
        <w:t xml:space="preserve">. </w:t>
      </w:r>
      <w:r w:rsidRPr="000220B4">
        <w:tab/>
      </w:r>
      <w:proofErr w:type="spellStart"/>
      <w:r w:rsidRPr="000220B4">
        <w:t>Barrance</w:t>
      </w:r>
      <w:proofErr w:type="spellEnd"/>
      <w:proofErr w:type="gramEnd"/>
      <w:r w:rsidRPr="000220B4">
        <w:t xml:space="preserve"> PJ, Williams GN, Snyder-Mackler L, Buchanan TS. Altered knee kinematics in ACL-deficient non-</w:t>
      </w:r>
      <w:proofErr w:type="gramStart"/>
      <w:r w:rsidRPr="000220B4">
        <w:t>copers</w:t>
      </w:r>
      <w:proofErr w:type="gramEnd"/>
      <w:r w:rsidRPr="000220B4">
        <w:t xml:space="preserve">: a comparison using dynamic MRI. J </w:t>
      </w:r>
      <w:proofErr w:type="spellStart"/>
      <w:r w:rsidRPr="000220B4">
        <w:t>Orthop</w:t>
      </w:r>
      <w:proofErr w:type="spellEnd"/>
      <w:r w:rsidRPr="000220B4">
        <w:t xml:space="preserve"> Res 2006; 24 :132–40. https://doi.org/10.1002/jor.20016</w:t>
      </w:r>
    </w:p>
    <w:p w14:paraId="147146F1" w14:textId="77777777" w:rsidR="000220B4" w:rsidRPr="000220B4" w:rsidRDefault="000220B4" w:rsidP="000220B4">
      <w:pPr>
        <w:pStyle w:val="Bibliography"/>
      </w:pPr>
      <w:r w:rsidRPr="000220B4">
        <w:t>7</w:t>
      </w:r>
      <w:proofErr w:type="gramStart"/>
      <w:r w:rsidRPr="000220B4">
        <w:t xml:space="preserve">. </w:t>
      </w:r>
      <w:r w:rsidRPr="000220B4">
        <w:tab/>
        <w:t>Markolf</w:t>
      </w:r>
      <w:proofErr w:type="gramEnd"/>
      <w:r w:rsidRPr="000220B4">
        <w:t xml:space="preserve"> KL, Burchfield DM, Shapiro MM, Shepard MF, </w:t>
      </w:r>
      <w:proofErr w:type="spellStart"/>
      <w:r w:rsidRPr="000220B4">
        <w:t>Finerman</w:t>
      </w:r>
      <w:proofErr w:type="spellEnd"/>
      <w:r w:rsidRPr="000220B4">
        <w:t xml:space="preserve"> GAM, </w:t>
      </w:r>
      <w:proofErr w:type="spellStart"/>
      <w:r w:rsidRPr="000220B4">
        <w:t>Slauterbeck</w:t>
      </w:r>
      <w:proofErr w:type="spellEnd"/>
      <w:r w:rsidRPr="000220B4">
        <w:t xml:space="preserve"> JL. Combined knee loading states that generate high anterior cruciate ligament forces. Journal </w:t>
      </w:r>
      <w:proofErr w:type="spellStart"/>
      <w:r w:rsidRPr="000220B4">
        <w:t>Orthopaedic</w:t>
      </w:r>
      <w:proofErr w:type="spellEnd"/>
      <w:r w:rsidRPr="000220B4">
        <w:t xml:space="preserve"> Research 1995; 13 :930–5. https://doi.org/10.1002/jor.1100130618</w:t>
      </w:r>
    </w:p>
    <w:p w14:paraId="58BB4DA3" w14:textId="77777777" w:rsidR="000220B4" w:rsidRPr="000220B4" w:rsidRDefault="000220B4" w:rsidP="000220B4">
      <w:pPr>
        <w:pStyle w:val="Bibliography"/>
      </w:pPr>
      <w:r w:rsidRPr="000220B4">
        <w:t>8</w:t>
      </w:r>
      <w:proofErr w:type="gramStart"/>
      <w:r w:rsidRPr="000220B4">
        <w:t xml:space="preserve">. </w:t>
      </w:r>
      <w:r w:rsidRPr="000220B4">
        <w:tab/>
        <w:t>Chaudhari</w:t>
      </w:r>
      <w:proofErr w:type="gramEnd"/>
      <w:r w:rsidRPr="000220B4">
        <w:t xml:space="preserve">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Bibliography"/>
      </w:pPr>
      <w:r w:rsidRPr="000220B4">
        <w:t xml:space="preserve">9. </w:t>
      </w:r>
      <w:r w:rsidRPr="000220B4">
        <w:tab/>
        <w:t xml:space="preserve">Andriacchi TP, </w:t>
      </w:r>
      <w:proofErr w:type="spellStart"/>
      <w:r w:rsidRPr="000220B4">
        <w:t>Mündermann</w:t>
      </w:r>
      <w:proofErr w:type="spellEnd"/>
      <w:r w:rsidRPr="000220B4">
        <w:t xml:space="preserve"> A. The role of ambulatory mechanics in the initiation and progression of knee osteoarthritis. Curr </w:t>
      </w:r>
      <w:proofErr w:type="spellStart"/>
      <w:r w:rsidRPr="000220B4">
        <w:t>Opin</w:t>
      </w:r>
      <w:proofErr w:type="spellEnd"/>
      <w:r w:rsidRPr="000220B4">
        <w:t xml:space="preserve"> </w:t>
      </w:r>
      <w:proofErr w:type="spellStart"/>
      <w:r w:rsidRPr="000220B4">
        <w:t>Rheumatol</w:t>
      </w:r>
      <w:proofErr w:type="spellEnd"/>
      <w:r w:rsidRPr="000220B4">
        <w:t xml:space="preserve"> 2006; 18 :514–8. https://doi.org/10.1097/01.bor.0000240365.16842.4e</w:t>
      </w:r>
    </w:p>
    <w:p w14:paraId="673CDD0C" w14:textId="77777777" w:rsidR="000220B4" w:rsidRPr="000220B4" w:rsidRDefault="000220B4" w:rsidP="000220B4">
      <w:pPr>
        <w:pStyle w:val="Bibliography"/>
      </w:pPr>
      <w:r w:rsidRPr="000220B4">
        <w:t>10</w:t>
      </w:r>
      <w:proofErr w:type="gramStart"/>
      <w:r w:rsidRPr="000220B4">
        <w:t xml:space="preserve">. </w:t>
      </w:r>
      <w:r w:rsidRPr="000220B4">
        <w:tab/>
        <w:t>Conconi</w:t>
      </w:r>
      <w:proofErr w:type="gramEnd"/>
      <w:r w:rsidRPr="000220B4">
        <w:t xml:space="preserve"> M, De Carli F, Berni M, </w:t>
      </w:r>
      <w:proofErr w:type="spellStart"/>
      <w:r w:rsidRPr="000220B4">
        <w:t>Sancisi</w:t>
      </w:r>
      <w:proofErr w:type="spellEnd"/>
      <w:r w:rsidRPr="000220B4">
        <w:t xml:space="preserve"> N, Parenti-Castelli V, Monetti G. In-Vivo Quantification of Knee Deep-Flexion in Physiological Loading Condition </w:t>
      </w:r>
      <w:proofErr w:type="gramStart"/>
      <w:r w:rsidRPr="000220B4">
        <w:t>trough</w:t>
      </w:r>
      <w:proofErr w:type="gramEnd"/>
      <w:r w:rsidRPr="000220B4">
        <w:t xml:space="preserve"> Dynamic MRI. Applied Sciences 2023; 13 :629. https://doi.org/10.3390/app13010629</w:t>
      </w:r>
    </w:p>
    <w:p w14:paraId="24F90647" w14:textId="77777777" w:rsidR="000220B4" w:rsidRPr="000220B4" w:rsidRDefault="000220B4" w:rsidP="000220B4">
      <w:pPr>
        <w:pStyle w:val="Bibliography"/>
      </w:pPr>
      <w:r w:rsidRPr="000220B4">
        <w:t>11</w:t>
      </w:r>
      <w:proofErr w:type="gramStart"/>
      <w:r w:rsidRPr="000220B4">
        <w:t xml:space="preserve">. </w:t>
      </w:r>
      <w:r w:rsidRPr="000220B4">
        <w:tab/>
        <w:t>Draper</w:t>
      </w:r>
      <w:proofErr w:type="gramEnd"/>
      <w:r w:rsidRPr="000220B4">
        <w:t xml:space="preserve"> CE, </w:t>
      </w:r>
      <w:proofErr w:type="spellStart"/>
      <w:r w:rsidRPr="000220B4">
        <w:t>Besier</w:t>
      </w:r>
      <w:proofErr w:type="spellEnd"/>
      <w:r w:rsidRPr="000220B4">
        <w:t xml:space="preserve"> TF, Santos JM, Jennings F, </w:t>
      </w:r>
      <w:proofErr w:type="spellStart"/>
      <w:r w:rsidRPr="000220B4">
        <w:t>Fredericson</w:t>
      </w:r>
      <w:proofErr w:type="spellEnd"/>
      <w:r w:rsidRPr="000220B4">
        <w:t xml:space="preserve"> M, Gold GE, et al. Using real-time MRI to quantify altered joint kinematics in subjects with patellofemoral pain and to evaluate the effects of a patellar brace or sleeve on joint motion. J </w:t>
      </w:r>
      <w:proofErr w:type="spellStart"/>
      <w:r w:rsidRPr="000220B4">
        <w:t>Orthop</w:t>
      </w:r>
      <w:proofErr w:type="spellEnd"/>
      <w:r w:rsidRPr="000220B4">
        <w:t xml:space="preserve"> Res 2009; 27 :571–7. https://doi.org/10.1002/jor.20790</w:t>
      </w:r>
    </w:p>
    <w:p w14:paraId="0072A15F" w14:textId="77777777" w:rsidR="000220B4" w:rsidRPr="000220B4" w:rsidRDefault="000220B4" w:rsidP="000220B4">
      <w:pPr>
        <w:pStyle w:val="Bibliography"/>
        <w:rPr>
          <w:lang w:val="de-DE"/>
        </w:rPr>
      </w:pPr>
      <w:r w:rsidRPr="000220B4">
        <w:t>12</w:t>
      </w:r>
      <w:proofErr w:type="gramStart"/>
      <w:r w:rsidRPr="000220B4">
        <w:t xml:space="preserve">. </w:t>
      </w:r>
      <w:r w:rsidRPr="000220B4">
        <w:tab/>
        <w:t>Kaiser</w:t>
      </w:r>
      <w:proofErr w:type="gramEnd"/>
      <w:r w:rsidRPr="000220B4">
        <w:t xml:space="preserve"> JM, </w:t>
      </w:r>
      <w:proofErr w:type="spellStart"/>
      <w:r w:rsidRPr="000220B4">
        <w:t>Vignos</w:t>
      </w:r>
      <w:proofErr w:type="spellEnd"/>
      <w:r w:rsidRPr="000220B4">
        <w:t xml:space="preserve">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Bibliography"/>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Bibliography"/>
      </w:pPr>
      <w:r w:rsidRPr="000220B4">
        <w:t>14</w:t>
      </w:r>
      <w:proofErr w:type="gramStart"/>
      <w:r w:rsidRPr="000220B4">
        <w:t xml:space="preserve">. </w:t>
      </w:r>
      <w:r w:rsidRPr="000220B4">
        <w:tab/>
        <w:t>Seisler</w:t>
      </w:r>
      <w:proofErr w:type="gramEnd"/>
      <w:r w:rsidRPr="000220B4">
        <w:t xml:space="preserve">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Bibliography"/>
        <w:rPr>
          <w:lang w:val="de-DE"/>
        </w:rPr>
      </w:pPr>
      <w:r w:rsidRPr="000220B4">
        <w:t>15</w:t>
      </w:r>
      <w:proofErr w:type="gramStart"/>
      <w:r w:rsidRPr="000220B4">
        <w:t xml:space="preserve">. </w:t>
      </w:r>
      <w:r w:rsidRPr="000220B4">
        <w:tab/>
        <w:t>Behnam</w:t>
      </w:r>
      <w:proofErr w:type="gramEnd"/>
      <w:r w:rsidRPr="000220B4">
        <w:t xml:space="preserve">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Bibliography"/>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Bibliography"/>
      </w:pPr>
      <w:r w:rsidRPr="000220B4">
        <w:t>17</w:t>
      </w:r>
      <w:proofErr w:type="gramStart"/>
      <w:r w:rsidRPr="000220B4">
        <w:t xml:space="preserve">. </w:t>
      </w:r>
      <w:r w:rsidRPr="000220B4">
        <w:tab/>
        <w:t>Westphal</w:t>
      </w:r>
      <w:proofErr w:type="gramEnd"/>
      <w:r w:rsidRPr="000220B4">
        <w:t xml:space="preserve">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Bibliography"/>
      </w:pPr>
      <w:r w:rsidRPr="000220B4">
        <w:t xml:space="preserve">18. </w:t>
      </w:r>
      <w:r w:rsidRPr="000220B4">
        <w:tab/>
        <w:t xml:space="preserve">Brisson NM, Krämer M, Krahl LAN, Schill A, Duda GN, Reichenbach JR. A novel multipurpose device for guided knee motion and loading during dynamic magnetic </w:t>
      </w:r>
      <w:r w:rsidRPr="000220B4">
        <w:lastRenderedPageBreak/>
        <w:t xml:space="preserve">resonance imaging. Zeitschrift für </w:t>
      </w:r>
      <w:proofErr w:type="spellStart"/>
      <w:r w:rsidRPr="000220B4">
        <w:t>Medizinische</w:t>
      </w:r>
      <w:proofErr w:type="spellEnd"/>
      <w:r w:rsidRPr="000220B4">
        <w:t xml:space="preserve"> Physik 2022; 32 :500–13. https://doi.org/10.1016/j.zemedi.2021.12.002</w:t>
      </w:r>
    </w:p>
    <w:p w14:paraId="540C6CC3" w14:textId="77777777" w:rsidR="000220B4" w:rsidRPr="000220B4" w:rsidRDefault="000220B4" w:rsidP="000220B4">
      <w:pPr>
        <w:pStyle w:val="Bibliography"/>
        <w:rPr>
          <w:lang w:val="de-DE"/>
        </w:rPr>
      </w:pPr>
      <w:r w:rsidRPr="000220B4">
        <w:t>19</w:t>
      </w:r>
      <w:proofErr w:type="gramStart"/>
      <w:r w:rsidRPr="000220B4">
        <w:t xml:space="preserve">. </w:t>
      </w:r>
      <w:r w:rsidRPr="000220B4">
        <w:tab/>
        <w:t>Winkelmann</w:t>
      </w:r>
      <w:proofErr w:type="gramEnd"/>
      <w:r w:rsidRPr="000220B4">
        <w:t xml:space="preserve"> S, </w:t>
      </w:r>
      <w:proofErr w:type="spellStart"/>
      <w:r w:rsidRPr="000220B4">
        <w:t>Schaeffter</w:t>
      </w:r>
      <w:proofErr w:type="spellEnd"/>
      <w:r w:rsidRPr="000220B4">
        <w:t xml:space="preserve"> T, Koehler T, Eggers H, </w:t>
      </w:r>
      <w:proofErr w:type="spellStart"/>
      <w:r w:rsidRPr="000220B4">
        <w:t>Doessel</w:t>
      </w:r>
      <w:proofErr w:type="spellEnd"/>
      <w:r w:rsidRPr="000220B4">
        <w:t xml:space="preserve">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Bibliography"/>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Bibliography"/>
      </w:pPr>
      <w:r w:rsidRPr="000220B4">
        <w:t xml:space="preserve">21. </w:t>
      </w:r>
      <w:r w:rsidRPr="000220B4">
        <w:tab/>
      </w:r>
      <w:proofErr w:type="spellStart"/>
      <w:r w:rsidRPr="000220B4">
        <w:t>Aleksiev</w:t>
      </w:r>
      <w:proofErr w:type="spellEnd"/>
      <w:r w:rsidRPr="000220B4">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Bibliography"/>
      </w:pPr>
      <w:r w:rsidRPr="000220B4">
        <w:t>22</w:t>
      </w:r>
      <w:proofErr w:type="gramStart"/>
      <w:r w:rsidRPr="000220B4">
        <w:t xml:space="preserve">. </w:t>
      </w:r>
      <w:r w:rsidRPr="000220B4">
        <w:tab/>
        <w:t>Wood</w:t>
      </w:r>
      <w:proofErr w:type="gramEnd"/>
      <w:r w:rsidRPr="000220B4">
        <w:t xml:space="preserve"> T, Ljungberg E, Wiesinger F. Radial Interstices Enable Speedy Low-volume Imaging. JOSS 2021; 6 :3500. https://doi.org/10.21105/joss.03500</w:t>
      </w:r>
    </w:p>
    <w:p w14:paraId="2E4AD1AF" w14:textId="77777777" w:rsidR="000220B4" w:rsidRPr="000220B4" w:rsidRDefault="000220B4" w:rsidP="000220B4">
      <w:pPr>
        <w:pStyle w:val="Bibliography"/>
      </w:pPr>
      <w:r w:rsidRPr="000220B4">
        <w:t>23</w:t>
      </w:r>
      <w:proofErr w:type="gramStart"/>
      <w:r w:rsidRPr="000220B4">
        <w:t xml:space="preserve">. </w:t>
      </w:r>
      <w:r w:rsidRPr="000220B4">
        <w:tab/>
        <w:t>Boyd</w:t>
      </w:r>
      <w:proofErr w:type="gramEnd"/>
      <w:r w:rsidRPr="000220B4">
        <w:t xml:space="preserve">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Bibliography"/>
      </w:pPr>
      <w:r w:rsidRPr="000220B4">
        <w:t>24</w:t>
      </w:r>
      <w:proofErr w:type="gramStart"/>
      <w:r w:rsidRPr="000220B4">
        <w:t xml:space="preserve">. </w:t>
      </w:r>
      <w:r w:rsidRPr="000220B4">
        <w:tab/>
        <w:t>Bredies</w:t>
      </w:r>
      <w:proofErr w:type="gramEnd"/>
      <w:r w:rsidRPr="000220B4">
        <w:t xml:space="preserve"> K, Kunisch K, Pock T. Total Generalized Variation. SIAM J Imaging Sci 2010; 3 :492–526. https://doi.org/10.1137/090769521</w:t>
      </w:r>
    </w:p>
    <w:p w14:paraId="45E459F1" w14:textId="77777777" w:rsidR="000220B4" w:rsidRPr="000220B4" w:rsidRDefault="000220B4" w:rsidP="000220B4">
      <w:pPr>
        <w:pStyle w:val="Bibliography"/>
      </w:pPr>
      <w:r w:rsidRPr="000220B4">
        <w:t>25</w:t>
      </w:r>
      <w:proofErr w:type="gramStart"/>
      <w:r w:rsidRPr="000220B4">
        <w:t xml:space="preserve">. </w:t>
      </w:r>
      <w:r w:rsidRPr="000220B4">
        <w:tab/>
        <w:t>Canny</w:t>
      </w:r>
      <w:proofErr w:type="gramEnd"/>
      <w:r w:rsidRPr="000220B4">
        <w:t xml:space="preserve"> J. A Computational Approach to Edge Detection. IEEE Trans Pattern Anal Mach </w:t>
      </w:r>
      <w:proofErr w:type="spellStart"/>
      <w:r w:rsidRPr="000220B4">
        <w:t>Intell</w:t>
      </w:r>
      <w:proofErr w:type="spellEnd"/>
      <w:r w:rsidRPr="000220B4">
        <w:t xml:space="preserve"> 1986; PAMI-8 :679–98. https://doi.org/10.1109/TPAMI.1986.4767851</w:t>
      </w:r>
    </w:p>
    <w:p w14:paraId="645B5A06" w14:textId="77777777" w:rsidR="000220B4" w:rsidRPr="000220B4" w:rsidRDefault="000220B4" w:rsidP="000220B4">
      <w:pPr>
        <w:pStyle w:val="Bibliography"/>
        <w:rPr>
          <w:lang w:val="de-DE"/>
        </w:rPr>
      </w:pPr>
      <w:r w:rsidRPr="000220B4">
        <w:t>26</w:t>
      </w:r>
      <w:proofErr w:type="gramStart"/>
      <w:r w:rsidRPr="000220B4">
        <w:t xml:space="preserve">. </w:t>
      </w:r>
      <w:r w:rsidRPr="000220B4">
        <w:tab/>
      </w:r>
      <w:proofErr w:type="spellStart"/>
      <w:r w:rsidRPr="000220B4">
        <w:t>Dillencourt</w:t>
      </w:r>
      <w:proofErr w:type="spellEnd"/>
      <w:proofErr w:type="gramEnd"/>
      <w:r w:rsidRPr="000220B4">
        <w:t xml:space="preserve">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Bibliography"/>
      </w:pPr>
      <w:r w:rsidRPr="000220B4">
        <w:rPr>
          <w:lang w:val="de-DE"/>
        </w:rPr>
        <w:t xml:space="preserve">27. </w:t>
      </w:r>
      <w:r w:rsidRPr="000220B4">
        <w:rPr>
          <w:lang w:val="de-DE"/>
        </w:rPr>
        <w:tab/>
        <w:t xml:space="preserve">Hinneburg A, Aggarwal CC, Keim DA. </w:t>
      </w:r>
      <w:r w:rsidRPr="000220B4">
        <w:t xml:space="preserve">What is the nearest neighbor in high dimensional spaces? Proc of the 26th </w:t>
      </w:r>
      <w:proofErr w:type="spellStart"/>
      <w:r w:rsidRPr="000220B4">
        <w:t>Internat</w:t>
      </w:r>
      <w:proofErr w:type="spellEnd"/>
      <w:r w:rsidRPr="000220B4">
        <w:t xml:space="preserve"> Conference on Very Large Databases, Cairo, Egypt, 2000 2000; :506–15</w:t>
      </w:r>
    </w:p>
    <w:p w14:paraId="6194A37D" w14:textId="77777777" w:rsidR="000220B4" w:rsidRPr="000220B4" w:rsidRDefault="000220B4" w:rsidP="000220B4">
      <w:pPr>
        <w:pStyle w:val="Bibliography"/>
      </w:pPr>
      <w:r w:rsidRPr="000220B4">
        <w:t>28</w:t>
      </w:r>
      <w:proofErr w:type="gramStart"/>
      <w:r w:rsidRPr="000220B4">
        <w:t xml:space="preserve">. </w:t>
      </w:r>
      <w:r w:rsidRPr="000220B4">
        <w:tab/>
        <w:t>De</w:t>
      </w:r>
      <w:proofErr w:type="gramEnd"/>
      <w:r w:rsidRPr="000220B4">
        <w:t xml:space="preserve"> Boor C. </w:t>
      </w:r>
      <w:proofErr w:type="gramStart"/>
      <w:r w:rsidRPr="000220B4">
        <w:t>A</w:t>
      </w:r>
      <w:proofErr w:type="gramEnd"/>
      <w:r w:rsidRPr="000220B4">
        <w:t xml:space="preserve"> Practical Guide to Splines. 1978; 27. https://doi.org/10.1007/978-1-4612-6333-3</w:t>
      </w:r>
    </w:p>
    <w:p w14:paraId="1E50DE76" w14:textId="77777777" w:rsidR="000220B4" w:rsidRPr="000220B4" w:rsidRDefault="000220B4" w:rsidP="000220B4">
      <w:pPr>
        <w:pStyle w:val="Bibliography"/>
      </w:pPr>
      <w:r w:rsidRPr="000220B4">
        <w:t>29</w:t>
      </w:r>
      <w:proofErr w:type="gramStart"/>
      <w:r w:rsidRPr="000220B4">
        <w:t xml:space="preserve">. </w:t>
      </w:r>
      <w:r w:rsidRPr="000220B4">
        <w:tab/>
        <w:t>Nelder</w:t>
      </w:r>
      <w:proofErr w:type="gramEnd"/>
      <w:r w:rsidRPr="000220B4">
        <w:t xml:space="preserve"> JA, Mead R. A Simplex Method for Function Minimization. The Computer Journal 1965; 7 :308–13. https://doi.org/10.1093/comjnl/7.4.308</w:t>
      </w:r>
    </w:p>
    <w:p w14:paraId="1F73057F" w14:textId="77777777" w:rsidR="000220B4" w:rsidRPr="000220B4" w:rsidRDefault="000220B4" w:rsidP="000220B4">
      <w:pPr>
        <w:pStyle w:val="Bibliography"/>
        <w:rPr>
          <w:lang w:val="de-DE"/>
        </w:rPr>
      </w:pPr>
      <w:r w:rsidRPr="000220B4">
        <w:t>30</w:t>
      </w:r>
      <w:proofErr w:type="gramStart"/>
      <w:r w:rsidRPr="000220B4">
        <w:t xml:space="preserve">. </w:t>
      </w:r>
      <w:r w:rsidRPr="000220B4">
        <w:tab/>
      </w:r>
      <w:proofErr w:type="spellStart"/>
      <w:r w:rsidRPr="000220B4">
        <w:t>Sofroniew</w:t>
      </w:r>
      <w:proofErr w:type="spellEnd"/>
      <w:proofErr w:type="gramEnd"/>
      <w:r w:rsidRPr="000220B4">
        <w:t xml:space="preserve"> N, Lambert T, Evans K, Nunez-Iglesias J, </w:t>
      </w:r>
      <w:proofErr w:type="spellStart"/>
      <w:r w:rsidRPr="000220B4">
        <w:t>Bokota</w:t>
      </w:r>
      <w:proofErr w:type="spellEnd"/>
      <w:r w:rsidRPr="000220B4">
        <w:t xml:space="preserve"> G, Winston P, et al. </w:t>
      </w:r>
      <w:proofErr w:type="spellStart"/>
      <w:r w:rsidRPr="000220B4">
        <w:t>napari</w:t>
      </w:r>
      <w:proofErr w:type="spellEnd"/>
      <w:r w:rsidRPr="000220B4">
        <w:t xml:space="preserve">: a multi-dimensional image viewer for Python. </w:t>
      </w:r>
      <w:r w:rsidRPr="000220B4">
        <w:rPr>
          <w:lang w:val="de-DE"/>
        </w:rPr>
        <w:t>2022; https://doi.org/10.5281/ZENODO.6598542</w:t>
      </w:r>
    </w:p>
    <w:p w14:paraId="1AA6AE8F" w14:textId="77777777" w:rsidR="000220B4" w:rsidRPr="000220B4" w:rsidRDefault="000220B4" w:rsidP="000220B4">
      <w:pPr>
        <w:pStyle w:val="Bibliography"/>
      </w:pPr>
      <w:r w:rsidRPr="000220B4">
        <w:rPr>
          <w:lang w:val="de-DE"/>
        </w:rPr>
        <w:t xml:space="preserve">31. </w:t>
      </w:r>
      <w:r w:rsidRPr="000220B4">
        <w:rPr>
          <w:lang w:val="de-DE"/>
        </w:rPr>
        <w:tab/>
        <w:t xml:space="preserve">Shimizu T, Cheng Z, Samaan MA, Tanaka MS, Souza RB, Li X, et al. </w:t>
      </w:r>
      <w:r w:rsidRPr="000220B4">
        <w:t xml:space="preserve">Increases in Joint Laxity After Anterior Cruciate Ligament Reconstruction Are Associated </w:t>
      </w:r>
      <w:proofErr w:type="gramStart"/>
      <w:r w:rsidRPr="000220B4">
        <w:t>With</w:t>
      </w:r>
      <w:proofErr w:type="gramEnd"/>
      <w:r w:rsidRPr="000220B4">
        <w:t xml:space="preserve">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Krämer" w:date="2024-11-22T11:27:00Z" w:initials="MK">
    <w:p w14:paraId="68D26BE3" w14:textId="77777777" w:rsidR="002853D9" w:rsidRDefault="002853D9" w:rsidP="002853D9">
      <w:pPr>
        <w:pStyle w:val="CommentText"/>
      </w:pPr>
      <w:r>
        <w:rPr>
          <w:rStyle w:val="CommentReference"/>
        </w:rPr>
        <w:annotationRef/>
      </w:r>
      <w:r>
        <w:t>Does it make sense to add a couple of sentences at the end of the paragraph to explain what the disadvantages of these methods are? As motivation why did we set out to create a new method?</w:t>
      </w:r>
    </w:p>
  </w:comment>
  <w:comment w:id="1" w:author="Aayush Nepal" w:date="2024-11-26T22:38:00Z" w:initials="AN">
    <w:p w14:paraId="107C4637" w14:textId="77777777" w:rsidR="00080E55" w:rsidRDefault="00080E55" w:rsidP="00080E55">
      <w:pPr>
        <w:pStyle w:val="CommentText"/>
      </w:pPr>
      <w:r>
        <w:rPr>
          <w:rStyle w:val="CommentReference"/>
        </w:rPr>
        <w:annotationRef/>
      </w:r>
      <w:r>
        <w:t xml:space="preserve">While that would be a nice motivator .. We cannot claim we overcome their disadvantages, because we are not measuring the same thing they are measuring. </w:t>
      </w:r>
    </w:p>
  </w:comment>
  <w:comment w:id="2" w:author="Martin Krämer" w:date="2024-11-22T11:28:00Z" w:initials="MK">
    <w:p w14:paraId="74B5BC53" w14:textId="156D8243" w:rsidR="00467F6E" w:rsidRDefault="00B43E8E" w:rsidP="00467F6E">
      <w:pPr>
        <w:pStyle w:val="CommentText"/>
      </w:pPr>
      <w:r>
        <w:rPr>
          <w:rStyle w:val="CommentReference"/>
        </w:rPr>
        <w:annotationRef/>
      </w:r>
      <w:r w:rsidR="00467F6E">
        <w:t>Does this apply to all the approaches you listed before?</w:t>
      </w:r>
    </w:p>
  </w:comment>
  <w:comment w:id="3" w:author="Aayush Nepal" w:date="2024-11-26T19:18:00Z" w:initials="AN">
    <w:p w14:paraId="556C44B5" w14:textId="77777777" w:rsidR="00467F6E" w:rsidRDefault="00194022" w:rsidP="00467F6E">
      <w:pPr>
        <w:pStyle w:val="CommentText"/>
      </w:pPr>
      <w:r>
        <w:rPr>
          <w:rStyle w:val="CommentReference"/>
        </w:rPr>
        <w:annotationRef/>
      </w:r>
      <w:r w:rsidR="00467F6E">
        <w:t xml:space="preserve">Looking at the papers from the paragraph immediately above this one, this does apply to all papers except citation 11 - the draper paper.. And maybe also paper 13 - Brossman..  I have suggested a rewording. </w:t>
      </w:r>
    </w:p>
  </w:comment>
  <w:comment w:id="6" w:author="Martin Krämer" w:date="2024-11-22T11:29:00Z" w:initials="MK">
    <w:p w14:paraId="2E99C1D9" w14:textId="055B1879" w:rsidR="00B43E8E" w:rsidRDefault="00B43E8E" w:rsidP="00B43E8E">
      <w:pPr>
        <w:pStyle w:val="CommentText"/>
      </w:pPr>
      <w:r>
        <w:rPr>
          <w:rStyle w:val="CommentReference"/>
        </w:rPr>
        <w:annotationRef/>
      </w:r>
      <w:r>
        <w:t>How much manual input is required for the other methods?</w:t>
      </w:r>
    </w:p>
  </w:comment>
  <w:comment w:id="7" w:author="Aayush Nepal" w:date="2024-11-26T20:08:00Z" w:initials="AN">
    <w:p w14:paraId="65598799" w14:textId="77777777" w:rsidR="00B365EC" w:rsidRDefault="00B365EC" w:rsidP="00B365EC">
      <w:pPr>
        <w:pStyle w:val="CommentText"/>
      </w:pPr>
      <w:r>
        <w:rPr>
          <w:rStyle w:val="CommentReference"/>
        </w:rPr>
        <w:annotationRef/>
      </w:r>
      <w:r>
        <w:t xml:space="preserve">I don’t think that is relevant .. Changed the wording of the objective to avoid putting too much focus on the manual intervention part.. Because it is hard to quantify something like ‘how much manual intervention’ </w:t>
      </w:r>
    </w:p>
  </w:comment>
  <w:comment w:id="11"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2"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3"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4"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6" w:author="Martin Krämer" w:date="2024-11-22T11:42:00Z" w:initials="MK">
    <w:p w14:paraId="5CC9AF94" w14:textId="77777777" w:rsidR="007206C2" w:rsidRDefault="007206C2" w:rsidP="007206C2">
      <w:pPr>
        <w:pStyle w:val="CommentText"/>
      </w:pPr>
      <w:r>
        <w:rPr>
          <w:rStyle w:val="CommentReference"/>
        </w:rPr>
        <w:annotationRef/>
      </w:r>
      <w:r>
        <w:t>Right now I only see one settings which is the connectivity? Was there any other setting that was tuned? Maybe remove the next sentence?</w:t>
      </w:r>
    </w:p>
  </w:comment>
  <w:comment w:id="15" w:author="Krämer, Martin" w:date="2024-11-26T08:36:00Z" w:initials="MK">
    <w:p w14:paraId="291CD432" w14:textId="5B3904AE" w:rsidR="00586370" w:rsidRDefault="00586370">
      <w:pPr>
        <w:pStyle w:val="CommentText"/>
      </w:pPr>
      <w:r>
        <w:rPr>
          <w:rStyle w:val="CommentReference"/>
        </w:rPr>
        <w:annotationRef/>
      </w:r>
      <w:r>
        <w:t>But this is no consequence of the diagonally adjacent pixel setting? Or do you mean that it was applied in 3D taking through slice motion into account? Maybe this is a super important point that should be made more clear?</w:t>
      </w:r>
    </w:p>
  </w:comment>
  <w:comment w:id="17" w:author="Brisson, Nicholas" w:date="2024-10-02T16:05:00Z" w:initials="BN">
    <w:p w14:paraId="183A79BB" w14:textId="053DEEC1" w:rsidR="00F704F5" w:rsidRDefault="00F704F5">
      <w:pPr>
        <w:pStyle w:val="CommentText"/>
      </w:pPr>
      <w:r>
        <w:rPr>
          <w:rStyle w:val="CommentReference"/>
        </w:rPr>
        <w:annotationRef/>
      </w:r>
      <w:r>
        <w:t>Is there a reason you are mentioning that they were optimized only “once”? if not, suggest removing this word.</w:t>
      </w:r>
    </w:p>
  </w:comment>
  <w:comment w:id="18"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9"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0"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21" w:author="Martin Krämer" w:date="2024-11-22T11:44:00Z" w:initials="MK">
    <w:p w14:paraId="2883D4CB" w14:textId="77777777" w:rsidR="007206C2" w:rsidRDefault="007206C2" w:rsidP="007206C2">
      <w:pPr>
        <w:pStyle w:val="CommentText"/>
      </w:pPr>
      <w:r>
        <w:rPr>
          <w:rStyle w:val="CommentReference"/>
        </w:rPr>
        <w:annotationRef/>
      </w:r>
      <w:r>
        <w:t>The details are part of the figure legend</w:t>
      </w:r>
    </w:p>
  </w:comment>
  <w:comment w:id="22" w:author="Martin Krämer" w:date="2024-11-22T11:45:00Z" w:initials="MK">
    <w:p w14:paraId="7A3E7A21" w14:textId="77777777" w:rsidR="007206C2" w:rsidRDefault="007206C2" w:rsidP="007206C2">
      <w:pPr>
        <w:pStyle w:val="CommentText"/>
      </w:pPr>
      <w:r>
        <w:rPr>
          <w:rStyle w:val="CommentReference"/>
        </w:rPr>
        <w:annotationRef/>
      </w:r>
      <w:r>
        <w:t>You do mean the points from bone edge of the frames?</w:t>
      </w:r>
    </w:p>
  </w:comment>
  <w:comment w:id="23" w:author="Martin Krämer" w:date="2024-11-22T11:46:00Z" w:initials="MK">
    <w:p w14:paraId="7EA6D4F4" w14:textId="77777777" w:rsidR="007206C2" w:rsidRDefault="007206C2" w:rsidP="007206C2">
      <w:pPr>
        <w:pStyle w:val="CommentText"/>
      </w:pPr>
      <w:r>
        <w:rPr>
          <w:rStyle w:val="CommentReference"/>
        </w:rPr>
        <w:annotationRef/>
      </w:r>
      <w:r>
        <w:t>I‘m wondering if we should first show Figure 3 (at the beginning of the section) and then Figure 2</w:t>
      </w:r>
    </w:p>
  </w:comment>
  <w:comment w:id="24" w:author="Martin Krämer" w:date="2024-11-22T16:06:00Z" w:initials="MK">
    <w:p w14:paraId="5BD06FCB" w14:textId="77777777" w:rsidR="00BA078A" w:rsidRDefault="00BA078A" w:rsidP="00BA078A">
      <w:pPr>
        <w:pStyle w:val="CommentText"/>
      </w:pPr>
      <w:r>
        <w:rPr>
          <w:rStyle w:val="CommentReference"/>
        </w:rPr>
        <w:annotationRef/>
      </w:r>
      <w:r>
        <w:t>This paragraph feels kind of weird, it just repeats what has been said already and adds some claims on top that are not really supported by the data. Like „enhanced measurement reliability“ or „strong symmetry“</w:t>
      </w:r>
    </w:p>
  </w:comment>
  <w:comment w:id="25" w:author="Martin Krämer" w:date="2024-11-22T16:09:00Z" w:initials="MK">
    <w:p w14:paraId="1A165672" w14:textId="77777777" w:rsidR="00BA078A" w:rsidRDefault="00BA078A" w:rsidP="00BA078A">
      <w:pPr>
        <w:pStyle w:val="CommentText"/>
      </w:pPr>
      <w:r>
        <w:rPr>
          <w:rStyle w:val="CommentReference"/>
        </w:rPr>
        <w:annotationRef/>
      </w:r>
      <w:r>
        <w:t xml:space="preserve">This will be perfect for the reviewers to jump in and just demand „please measure 20 additional people“… which is not what we want :-). Why not go along the lines that we acknowledge that the sample size was small, but that the focus was more on the development of the algorithm? Establishing a base line how healthy bone motion parameters obtained from MRI look like and comparing those to clinical populations is subject to larger studies? </w:t>
      </w:r>
    </w:p>
  </w:comment>
  <w:comment w:id="26" w:author="Martin Krämer" w:date="2024-11-22T16:15:00Z" w:initials="MK">
    <w:p w14:paraId="248D80D4" w14:textId="77777777" w:rsidR="0072100A" w:rsidRDefault="0072100A" w:rsidP="0072100A">
      <w:pPr>
        <w:pStyle w:val="CommentText"/>
      </w:pPr>
      <w:r>
        <w:rPr>
          <w:rStyle w:val="CommentReference"/>
        </w:rPr>
        <w:annotationRef/>
      </w:r>
      <w:r>
        <w:t>Not sure if I would put so much focus on the fact that we are able to do this, I mean easy attack point for a reviewer to just ask that we do this in 5 additional sc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D26BE3" w15:done="0"/>
  <w15:commentEx w15:paraId="107C4637" w15:paraIdParent="68D26BE3" w15:done="0"/>
  <w15:commentEx w15:paraId="74B5BC53" w15:done="0"/>
  <w15:commentEx w15:paraId="556C44B5" w15:paraIdParent="74B5BC53" w15:done="0"/>
  <w15:commentEx w15:paraId="2E99C1D9" w15:done="0"/>
  <w15:commentEx w15:paraId="65598799" w15:paraIdParent="2E99C1D9" w15:done="0"/>
  <w15:commentEx w15:paraId="3C5E43C8" w15:done="0"/>
  <w15:commentEx w15:paraId="097CC7D3" w15:paraIdParent="3C5E43C8" w15:done="0"/>
  <w15:commentEx w15:paraId="4662FA81" w15:done="0"/>
  <w15:commentEx w15:paraId="5F77F622" w15:paraIdParent="4662FA81" w15:done="0"/>
  <w15:commentEx w15:paraId="5CC9AF94" w15:done="0"/>
  <w15:commentEx w15:paraId="291CD432" w15:done="0"/>
  <w15:commentEx w15:paraId="183A79BB" w15:done="0"/>
  <w15:commentEx w15:paraId="2615171A" w15:paraIdParent="183A79BB" w15:done="0"/>
  <w15:commentEx w15:paraId="600F66CF" w15:done="0"/>
  <w15:commentEx w15:paraId="7D3863B6" w15:paraIdParent="600F66CF" w15:done="0"/>
  <w15:commentEx w15:paraId="2883D4CB" w15:done="0"/>
  <w15:commentEx w15:paraId="7A3E7A21" w15:done="0"/>
  <w15:commentEx w15:paraId="7EA6D4F4" w15:done="0"/>
  <w15:commentEx w15:paraId="5BD06FCB" w15:done="0"/>
  <w15:commentEx w15:paraId="1A165672" w15:done="0"/>
  <w15:commentEx w15:paraId="248D80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447FD5" w16cex:dateUtc="2024-11-22T10:27:00Z"/>
  <w16cex:commentExtensible w16cex:durableId="24DEB0A3" w16cex:dateUtc="2024-11-26T21:38:00Z"/>
  <w16cex:commentExtensible w16cex:durableId="0FD5A529" w16cex:dateUtc="2024-11-22T10:28:00Z"/>
  <w16cex:commentExtensible w16cex:durableId="780D4EEE" w16cex:dateUtc="2024-11-26T18:18:00Z"/>
  <w16cex:commentExtensible w16cex:durableId="2BAE2278" w16cex:dateUtc="2024-11-22T10:29:00Z"/>
  <w16cex:commentExtensible w16cex:durableId="3D0007AC" w16cex:dateUtc="2024-11-26T19:08:00Z"/>
  <w16cex:commentExtensible w16cex:durableId="07C5CC52" w16cex:dateUtc="2024-10-05T14:28:00Z"/>
  <w16cex:commentExtensible w16cex:durableId="1EDE98C5" w16cex:dateUtc="2024-10-07T06:29:00Z"/>
  <w16cex:commentExtensible w16cex:durableId="76E872C8" w16cex:dateUtc="2024-11-22T10:42:00Z"/>
  <w16cex:commentExtensible w16cex:durableId="0F94EE6B" w16cex:dateUtc="2024-10-07T07:03:00Z"/>
  <w16cex:commentExtensible w16cex:durableId="46546AD4" w16cex:dateUtc="2024-10-07T07:10:00Z"/>
  <w16cex:commentExtensible w16cex:durableId="040BBCCD" w16cex:dateUtc="2024-11-22T10:44:00Z"/>
  <w16cex:commentExtensible w16cex:durableId="4669915A" w16cex:dateUtc="2024-11-22T10:45:00Z"/>
  <w16cex:commentExtensible w16cex:durableId="113786B9" w16cex:dateUtc="2024-11-22T10:46:00Z"/>
  <w16cex:commentExtensible w16cex:durableId="2861D8ED" w16cex:dateUtc="2024-11-22T15:06:00Z"/>
  <w16cex:commentExtensible w16cex:durableId="6E63AD61" w16cex:dateUtc="2024-11-22T15:09:00Z"/>
  <w16cex:commentExtensible w16cex:durableId="5BD7F073" w16cex:dateUtc="2024-11-22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D26BE3" w16cid:durableId="3E447FD5"/>
  <w16cid:commentId w16cid:paraId="107C4637" w16cid:durableId="24DEB0A3"/>
  <w16cid:commentId w16cid:paraId="74B5BC53" w16cid:durableId="0FD5A529"/>
  <w16cid:commentId w16cid:paraId="556C44B5" w16cid:durableId="780D4EEE"/>
  <w16cid:commentId w16cid:paraId="2E99C1D9" w16cid:durableId="2BAE2278"/>
  <w16cid:commentId w16cid:paraId="65598799" w16cid:durableId="3D0007AC"/>
  <w16cid:commentId w16cid:paraId="3C5E43C8" w16cid:durableId="2AA7E6E9"/>
  <w16cid:commentId w16cid:paraId="097CC7D3" w16cid:durableId="07C5CC52"/>
  <w16cid:commentId w16cid:paraId="4662FA81" w16cid:durableId="2AA7E711"/>
  <w16cid:commentId w16cid:paraId="5F77F622" w16cid:durableId="1EDE98C5"/>
  <w16cid:commentId w16cid:paraId="5CC9AF94" w16cid:durableId="76E872C8"/>
  <w16cid:commentId w16cid:paraId="291CD432" w16cid:durableId="351F22C9"/>
  <w16cid:commentId w16cid:paraId="183A79BB" w16cid:durableId="2AA7EDC1"/>
  <w16cid:commentId w16cid:paraId="2615171A" w16cid:durableId="0F94EE6B"/>
  <w16cid:commentId w16cid:paraId="600F66CF" w16cid:durableId="2AA7EE2F"/>
  <w16cid:commentId w16cid:paraId="7D3863B6" w16cid:durableId="46546AD4"/>
  <w16cid:commentId w16cid:paraId="2883D4CB" w16cid:durableId="040BBCCD"/>
  <w16cid:commentId w16cid:paraId="7A3E7A21" w16cid:durableId="4669915A"/>
  <w16cid:commentId w16cid:paraId="7EA6D4F4" w16cid:durableId="113786B9"/>
  <w16cid:commentId w16cid:paraId="5BD06FCB" w16cid:durableId="2861D8ED"/>
  <w16cid:commentId w16cid:paraId="1A165672" w16cid:durableId="6E63AD61"/>
  <w16cid:commentId w16cid:paraId="248D80D4" w16cid:durableId="5BD7F0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20E62" w14:textId="77777777" w:rsidR="006C1B2A" w:rsidRDefault="006C1B2A" w:rsidP="00FC327B">
      <w:pPr>
        <w:spacing w:after="0" w:line="240" w:lineRule="auto"/>
      </w:pPr>
      <w:r>
        <w:separator/>
      </w:r>
    </w:p>
  </w:endnote>
  <w:endnote w:type="continuationSeparator" w:id="0">
    <w:p w14:paraId="27797991" w14:textId="77777777" w:rsidR="006C1B2A" w:rsidRDefault="006C1B2A"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2A72D2" w14:textId="77777777" w:rsidR="006C1B2A" w:rsidRDefault="006C1B2A" w:rsidP="00FC327B">
      <w:pPr>
        <w:spacing w:after="0" w:line="240" w:lineRule="auto"/>
      </w:pPr>
      <w:r>
        <w:separator/>
      </w:r>
    </w:p>
  </w:footnote>
  <w:footnote w:type="continuationSeparator" w:id="0">
    <w:p w14:paraId="0837E425" w14:textId="77777777" w:rsidR="006C1B2A" w:rsidRDefault="006C1B2A"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4693580">
    <w:abstractNumId w:val="0"/>
  </w:num>
  <w:num w:numId="2" w16cid:durableId="1431123809">
    <w:abstractNumId w:val="2"/>
  </w:num>
  <w:num w:numId="3" w16cid:durableId="1968120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Krämer">
    <w15:presenceInfo w15:providerId="Windows Live" w15:userId="8c957fc60f0587d0"/>
  </w15:person>
  <w15:person w15:author="Aayush Nepal">
    <w15:presenceInfo w15:providerId="Windows Live" w15:userId="cb7c85ceeff3366e"/>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rson w15:author="Krämer, Martin">
    <w15:presenceInfo w15:providerId="None" w15:userId="Krämer, Mar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874BC"/>
    <w:rsid w:val="00697535"/>
    <w:rsid w:val="00697C9F"/>
    <w:rsid w:val="006A1DA7"/>
    <w:rsid w:val="006A1F9D"/>
    <w:rsid w:val="006A2A73"/>
    <w:rsid w:val="006A33C6"/>
    <w:rsid w:val="006A376A"/>
    <w:rsid w:val="006B5F93"/>
    <w:rsid w:val="006B6966"/>
    <w:rsid w:val="006C1B2A"/>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E6014-0B3D-4B2A-9275-3926C5C14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0</Pages>
  <Words>17231</Words>
  <Characters>98221</Characters>
  <Application>Microsoft Office Word</Application>
  <DocSecurity>0</DocSecurity>
  <Lines>818</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13</cp:revision>
  <dcterms:created xsi:type="dcterms:W3CDTF">2024-09-26T09:55:00Z</dcterms:created>
  <dcterms:modified xsi:type="dcterms:W3CDTF">2024-11-2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